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18BC0A61"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r w:rsidR="003E31D8">
        <w:t xml:space="preserve">We hypothesize </w:t>
      </w:r>
      <w:r w:rsidR="00A207B4">
        <w:t xml:space="preserve">that </w:t>
      </w:r>
      <w:r w:rsidR="003E31D8">
        <w:t>this is partially</w:t>
      </w:r>
      <w:r>
        <w:t xml:space="preserve"> due to </w:t>
      </w:r>
      <w:r w:rsidR="00A207B4">
        <w:t>the</w:t>
      </w:r>
      <w:r w:rsidR="003E31D8">
        <w:t xml:space="preserve"> </w:t>
      </w:r>
      <w:r>
        <w:t>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6098D043"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36FA61A0"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r w:rsidR="00CD62CC">
        <w:t xml:space="preserve">twenty </w:t>
      </w:r>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w:t>
      </w:r>
      <w:r w:rsidR="00CD62CC">
        <w:t xml:space="preserve">we hypothesize that </w:t>
      </w:r>
      <w:r w:rsidR="00893A9D">
        <w:t xml:space="preserve">it will be necessary to </w:t>
      </w:r>
      <w:r w:rsidR="009410DD">
        <w:t xml:space="preserve">explicitly </w:t>
      </w:r>
      <w:r w:rsidR="00893A9D">
        <w:t>develop libraries of mutant enzymes for which the</w:t>
      </w:r>
      <w:r w:rsidR="009410DD">
        <w:t xml:space="preserve"> 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3E7FF65E"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r w:rsidR="00CD62CC">
        <w:t>The</w:t>
      </w:r>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0D426D16"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4E1B3EC7" w:rsidR="00DF34E5" w:rsidRDefault="00DE3799" w:rsidP="000119AD">
      <w:pPr>
        <w:spacing w:line="480" w:lineRule="auto"/>
      </w:pPr>
      <w:r>
        <w:tab/>
      </w:r>
      <w:r w:rsidR="00DF34E5">
        <w:t>In this study we report the largest data set of its kind, in which 10</w:t>
      </w:r>
      <w:r w:rsidR="001E29D7">
        <w:t>3</w:t>
      </w:r>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0FC7F1B0" w:rsidR="00DF34E5" w:rsidRDefault="00CD62CC" w:rsidP="000119AD">
      <w:pPr>
        <w:spacing w:line="480" w:lineRule="auto"/>
      </w:pPr>
      <w:r>
        <w:t xml:space="preserve">A </w:t>
      </w:r>
      <w:r w:rsidR="00DF34E5">
        <w:t>crystal structure (</w:t>
      </w:r>
      <w:proofErr w:type="spellStart"/>
      <w:r w:rsidR="00DF34E5">
        <w:t>PDB</w:t>
      </w:r>
      <w:proofErr w:type="spellEnd"/>
      <w:r w:rsidR="00DF34E5">
        <w:t xml:space="preserve"> </w:t>
      </w:r>
      <w:proofErr w:type="spellStart"/>
      <w:r w:rsidR="00DF34E5">
        <w:t>2JIE</w:t>
      </w:r>
      <w:proofErr w:type="spellEnd"/>
      <w:r w:rsidR="00DF34E5">
        <w:t xml:space="preserve">) of recombinant BglB </w:t>
      </w:r>
      <w:r w:rsidR="00C93127">
        <w:t xml:space="preserve">in complex </w:t>
      </w:r>
      <w:r w:rsidR="00DF34E5">
        <w:t>with the substrate analog 2-</w:t>
      </w:r>
      <w:proofErr w:type="spellStart"/>
      <w:r w:rsidR="00DF34E5">
        <w:t>deoxy</w:t>
      </w:r>
      <w:proofErr w:type="spellEnd"/>
      <w:r w:rsidR="00DF34E5">
        <w:t>-2-</w:t>
      </w:r>
      <w:proofErr w:type="spellStart"/>
      <w:r w:rsidR="00DF34E5">
        <w:t>fluoro</w:t>
      </w:r>
      <w:proofErr w:type="spellEnd"/>
      <w:r w:rsidR="00DF34E5">
        <w:t>-</w:t>
      </w:r>
      <w:r w:rsidR="00DF34E5" w:rsidRPr="00BD24A7">
        <w:rPr>
          <w:rFonts w:ascii="Symbol" w:hAnsi="Symbol"/>
        </w:rPr>
        <w:t></w:t>
      </w:r>
      <w:r w:rsidR="00DF34E5">
        <w:t>-D-</w:t>
      </w:r>
      <w:proofErr w:type="spellStart"/>
      <w:r w:rsidR="00DF34E5">
        <w:t>glucopyranose</w:t>
      </w:r>
      <w:proofErr w:type="spellEnd"/>
      <w:r w:rsidR="00DF34E5">
        <w:t xml:space="preserve"> was used to identify the substrate binding pocket and the catalytic residues. To generate a molecular model </w:t>
      </w:r>
      <w:r w:rsidR="009314FE">
        <w:t xml:space="preserve">representative of </w:t>
      </w:r>
      <w:r w:rsidR="00893A9D">
        <w:t>a</w:t>
      </w:r>
      <w:r w:rsidR="00DF34E5">
        <w:t xml:space="preserve"> proposed transition state </w:t>
      </w:r>
      <w:r w:rsidR="00893A9D">
        <w:t xml:space="preserve">in </w:t>
      </w:r>
      <w:r w:rsidR="00DF34E5">
        <w:t xml:space="preserve">the hydrolysis of pNPG, an </w:t>
      </w:r>
      <w:proofErr w:type="spellStart"/>
      <w:r w:rsidR="00DF34E5">
        <w:t>S</w:t>
      </w:r>
      <w:r w:rsidR="00DF34E5" w:rsidRPr="009C31AA">
        <w:rPr>
          <w:vertAlign w:val="subscript"/>
        </w:rPr>
        <w:t>N</w:t>
      </w:r>
      <w:r w:rsidR="00DF34E5">
        <w:t>2</w:t>
      </w:r>
      <w:proofErr w:type="spellEnd"/>
      <w:r w:rsidR="00DF34E5">
        <w:t xml:space="preserve">-like transition state </w:t>
      </w:r>
      <w:r w:rsidR="009314FE">
        <w:t xml:space="preserve">structure </w:t>
      </w:r>
      <w:r w:rsidR="00DF34E5">
        <w:t xml:space="preserve">was built and minimized in Spartan based on a </w:t>
      </w:r>
      <w:proofErr w:type="spellStart"/>
      <w:r w:rsidR="00DF34E5">
        <w:t>3D</w:t>
      </w:r>
      <w:proofErr w:type="spellEnd"/>
      <w:r w:rsidR="00DF34E5">
        <w:t xml:space="preserve"> conformer of </w:t>
      </w:r>
      <w:proofErr w:type="spellStart"/>
      <w:r w:rsidR="00DF34E5">
        <w:t>PubChem</w:t>
      </w:r>
      <w:proofErr w:type="spellEnd"/>
      <w:r w:rsidR="00DF34E5">
        <w:t xml:space="preserve"> CID 92930. Functional constraints were used to define catalytic distances, angles, and dihedrals between pNPG, the acid-base </w:t>
      </w:r>
      <w:proofErr w:type="spellStart"/>
      <w:r w:rsidR="00DF34E5">
        <w:t>E164</w:t>
      </w:r>
      <w:proofErr w:type="spellEnd"/>
      <w:r w:rsidR="00DF34E5">
        <w:t xml:space="preserve">, the nucleophile </w:t>
      </w:r>
      <w:proofErr w:type="spellStart"/>
      <w:r w:rsidR="00DF34E5">
        <w:t>E353</w:t>
      </w:r>
      <w:proofErr w:type="spellEnd"/>
      <w:r w:rsidR="00DF34E5">
        <w:t xml:space="preserve">, and </w:t>
      </w:r>
      <w:proofErr w:type="spellStart"/>
      <w:r w:rsidR="00DF34E5">
        <w:t>Y295</w:t>
      </w:r>
      <w:proofErr w:type="spellEnd"/>
      <w:r w:rsidR="00DF34E5">
        <w:t xml:space="preserve">, which is proposed to </w:t>
      </w:r>
      <w:r w:rsidR="00532ABB">
        <w:t xml:space="preserve">orient </w:t>
      </w:r>
      <w:r w:rsidR="00DF34E5">
        <w:t xml:space="preserve">the </w:t>
      </w:r>
      <w:proofErr w:type="spellStart"/>
      <w:r w:rsidR="00DF34E5">
        <w:t>nucleophilic</w:t>
      </w:r>
      <w:proofErr w:type="spellEnd"/>
      <w:r w:rsidR="00DF34E5">
        <w:t xml:space="preserve"> glutamate. The angle between the attacking oxygen from </w:t>
      </w:r>
      <w:proofErr w:type="spellStart"/>
      <w:r w:rsidR="00DF34E5">
        <w:t>E353</w:t>
      </w:r>
      <w:proofErr w:type="spellEnd"/>
      <w:r w:rsidR="00DF34E5">
        <w:t xml:space="preserve">, the </w:t>
      </w:r>
      <w:proofErr w:type="spellStart"/>
      <w:r w:rsidR="00DF34E5">
        <w:t>anomeric</w:t>
      </w:r>
      <w:proofErr w:type="spellEnd"/>
      <w:r w:rsidR="00DF34E5">
        <w:t xml:space="preserve"> carbon, and the phenolic oxygen was constrained to 180˚, in accordance with an </w:t>
      </w:r>
      <w:proofErr w:type="spellStart"/>
      <w:r w:rsidR="00DF34E5">
        <w:t>S</w:t>
      </w:r>
      <w:r w:rsidR="00DF34E5" w:rsidRPr="00EB4AF5">
        <w:rPr>
          <w:vertAlign w:val="subscript"/>
        </w:rPr>
        <w:t>N</w:t>
      </w:r>
      <w:r w:rsidR="00DF34E5">
        <w:t>2</w:t>
      </w:r>
      <w:proofErr w:type="spellEnd"/>
      <w:r w:rsidR="00DF34E5">
        <w:t>-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rsidR="00DF34E5">
        <w:t xml:space="preserve"> </w:t>
      </w:r>
      <w:r>
        <w:t xml:space="preserve"> A complete set of files that were used for modeling are provided </w:t>
      </w:r>
      <w:r w:rsidR="00A207B4">
        <w:t xml:space="preserve">in </w:t>
      </w:r>
      <w:proofErr w:type="spellStart"/>
      <w:r w:rsidR="00A207B4">
        <w:t>S10</w:t>
      </w:r>
      <w:proofErr w:type="spellEnd"/>
      <w:r>
        <w:t>.</w:t>
      </w:r>
    </w:p>
    <w:p w14:paraId="7AB132AA" w14:textId="01D9D78B"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r w:rsidR="00CD62CC">
        <w:t xml:space="preserve">by students learning about molecular modeling </w:t>
      </w:r>
      <w:r>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r w:rsidR="002F05F2">
        <w:t>the</w:t>
      </w:r>
      <w:r>
        <w:t xml:space="preserve"> </w:t>
      </w:r>
      <w:r w:rsidR="002F05F2">
        <w:t xml:space="preserve">complete set </w:t>
      </w:r>
      <w:r>
        <w:t xml:space="preserve">of mutations selected is listed in </w:t>
      </w:r>
      <w:proofErr w:type="spellStart"/>
      <w:r w:rsidR="002F05F2">
        <w:t>S1</w:t>
      </w:r>
      <w:proofErr w:type="spellEnd"/>
      <w:r>
        <w:t>. A total of 69 positions were covered over the 10</w:t>
      </w:r>
      <w:r w:rsidR="001962FB">
        <w:t>3</w:t>
      </w:r>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79063EA6" w:rsidR="00DF34E5" w:rsidRDefault="00DF34E5" w:rsidP="000119AD">
      <w:pPr>
        <w:spacing w:line="480" w:lineRule="auto"/>
      </w:pPr>
      <w:r>
        <w:t>Each of the 10</w:t>
      </w:r>
      <w:r w:rsidR="001E29D7">
        <w:t>3</w:t>
      </w:r>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proofErr w:type="spellStart"/>
      <w:r w:rsidR="00083AB7">
        <w:t>S8</w:t>
      </w:r>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PAGE was used to evaluate purity</w:t>
      </w:r>
      <w:r w:rsidR="00CD62CC">
        <w:t xml:space="preserve"> (</w:t>
      </w:r>
      <w:proofErr w:type="spellStart"/>
      <w:r w:rsidR="00F30C32">
        <w:t>S2</w:t>
      </w:r>
      <w:proofErr w:type="spellEnd"/>
      <w:r w:rsidR="00CD62CC">
        <w:t>)</w:t>
      </w:r>
      <w:r>
        <w:t xml:space="preserve">. All proteins used in this study were greater than </w:t>
      </w:r>
      <w:r w:rsidR="00BB2E28">
        <w:t>8</w:t>
      </w:r>
      <w:r>
        <w:t xml:space="preserve">0% pure, and fresh resin was used for each mutant to prevent wild type contamination. </w:t>
      </w:r>
    </w:p>
    <w:p w14:paraId="4ADFA509" w14:textId="3E443689"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r w:rsidR="001E29D7">
        <w:t>3</w:t>
      </w:r>
      <w:r>
        <w:t xml:space="preserve"> mutants synthesized, </w:t>
      </w:r>
      <w:r w:rsidR="00552061">
        <w:t xml:space="preserve">89 </w:t>
      </w:r>
      <w:r>
        <w:t xml:space="preserve">express and </w:t>
      </w:r>
      <w:r>
        <w:lastRenderedPageBreak/>
        <w:t xml:space="preserve">purify as soluble protein (Figure 2). The </w:t>
      </w:r>
      <w:r w:rsidR="00CC39BA">
        <w:t xml:space="preserve">final concentrations </w:t>
      </w:r>
      <w:r>
        <w:t>for all 10</w:t>
      </w:r>
      <w:r w:rsidR="001E29D7">
        <w:t>3</w:t>
      </w:r>
      <w:r>
        <w:t xml:space="preserve"> mutants </w:t>
      </w:r>
      <w:r w:rsidR="00B95A22">
        <w:t>are included in</w:t>
      </w:r>
      <w:r>
        <w:t xml:space="preserve"> </w:t>
      </w:r>
      <w:proofErr w:type="spellStart"/>
      <w:r w:rsidR="00B95A22">
        <w:t>S1</w:t>
      </w:r>
      <w:proofErr w:type="spellEnd"/>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503E5D88" w:rsidR="00DF34E5" w:rsidRDefault="00DF34E5" w:rsidP="000119AD">
      <w:pPr>
        <w:spacing w:line="480" w:lineRule="auto"/>
      </w:pPr>
      <w:proofErr w:type="spellStart"/>
      <w:r>
        <w:t>Michaelis-Menten</w:t>
      </w:r>
      <w:proofErr w:type="spellEnd"/>
      <w:r>
        <w:t xml:space="preserve"> kinetic constants for each of the 10</w:t>
      </w:r>
      <w:r w:rsidR="0038771D">
        <w:t>3</w:t>
      </w:r>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1</w:t>
      </w:r>
      <w:proofErr w:type="spellEnd"/>
      <w:r w:rsidR="00071770">
        <w:t xml:space="preserve"> and </w:t>
      </w:r>
      <w:proofErr w:type="spellStart"/>
      <w:r w:rsidR="00071770">
        <w:t>S5</w:t>
      </w:r>
      <w:proofErr w:type="spellEnd"/>
      <w:r w:rsidR="00071770">
        <w:t>, respectively</w:t>
      </w:r>
      <w:r>
        <w:t xml:space="preserve">. </w:t>
      </w:r>
    </w:p>
    <w:p w14:paraId="32F1DBC0" w14:textId="77777777" w:rsidR="00532ABB" w:rsidRDefault="00532ABB" w:rsidP="000119AD">
      <w:pPr>
        <w:spacing w:line="480" w:lineRule="auto"/>
      </w:pPr>
    </w:p>
    <w:p w14:paraId="10FC5EC3" w14:textId="03971DBA" w:rsidR="00532ABB" w:rsidRPr="00794F66" w:rsidRDefault="00532ABB" w:rsidP="00532ABB">
      <w:pPr>
        <w:spacing w:line="480" w:lineRule="auto"/>
        <w:rPr>
          <w:b/>
        </w:rPr>
      </w:pPr>
      <w:r w:rsidRPr="00794F66">
        <w:rPr>
          <w:b/>
        </w:rPr>
        <w:t>Figure 2. Log scale relative kinetic constants of 10</w:t>
      </w:r>
      <w:r w:rsidR="00A3511C">
        <w:rPr>
          <w:b/>
        </w:rPr>
        <w:t>3</w:t>
      </w:r>
      <w:r w:rsidRPr="00794F66">
        <w:rPr>
          <w:b/>
        </w:rPr>
        <w:t xml:space="preserve"> BglB mutants</w:t>
      </w:r>
    </w:p>
    <w:p w14:paraId="428A5DBB" w14:textId="0F09EAB4" w:rsidR="00071770" w:rsidRDefault="00532ABB" w:rsidP="000119AD">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r w:rsidR="00071770">
        <w:t>“</w:t>
      </w:r>
      <w:r>
        <w:t>better</w:t>
      </w:r>
      <w:r w:rsidR="00071770">
        <w:t>”</w:t>
      </w:r>
      <w:r>
        <w:t xml:space="preserve"> kinetic constant</w:t>
      </w:r>
      <w:r w:rsidR="00071770">
        <w:t xml:space="preserve"> (assuming a lower K</w:t>
      </w:r>
      <w:r w:rsidR="00071770" w:rsidRPr="008D2FAA">
        <w:rPr>
          <w:vertAlign w:val="subscript"/>
        </w:rPr>
        <w:t>M</w:t>
      </w:r>
      <w:r w:rsidR="00071770">
        <w:t xml:space="preserve"> is better)</w:t>
      </w:r>
      <w:r>
        <w:t xml:space="preserve">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r w:rsidR="00BF2EC0">
        <w:t xml:space="preserve">final </w:t>
      </w:r>
      <w:r>
        <w:lastRenderedPageBreak/>
        <w:t xml:space="preserve">purification </w:t>
      </w:r>
      <w:r w:rsidR="00BF2EC0">
        <w:t xml:space="preserve">concentration </w:t>
      </w:r>
      <w:r>
        <w:t xml:space="preserve">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r w:rsidR="00427021">
        <w:t xml:space="preserve"> </w:t>
      </w:r>
      <w:proofErr w:type="spellStart"/>
      <w:r w:rsidR="00427021">
        <w:t>S</w:t>
      </w:r>
      <w:r w:rsidR="00071770">
        <w:t>1</w:t>
      </w:r>
      <w:proofErr w:type="spellEnd"/>
      <w:r w:rsidR="00071770">
        <w:t xml:space="preserve"> and </w:t>
      </w:r>
      <w:proofErr w:type="spellStart"/>
      <w:r w:rsidR="00071770">
        <w:t>S5</w:t>
      </w:r>
      <w:proofErr w:type="spellEnd"/>
      <w:r>
        <w:t>.</w:t>
      </w:r>
    </w:p>
    <w:p w14:paraId="03882E5E" w14:textId="77777777" w:rsidR="00532ABB" w:rsidRDefault="00532ABB" w:rsidP="000119AD">
      <w:pPr>
        <w:spacing w:line="480" w:lineRule="auto"/>
      </w:pPr>
    </w:p>
    <w:p w14:paraId="2143A2FD" w14:textId="14621889"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r w:rsidR="00E46992">
        <w:t xml:space="preserve">89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532C1B65"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proofErr w:type="spellStart"/>
      <w:r w:rsidR="00D43B2E">
        <w:t>S3</w:t>
      </w:r>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73B7BBCF"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proofErr w:type="spellStart"/>
      <w:r w:rsidR="00B0280E">
        <w:t>S3</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r w:rsidR="004F373F">
        <w:t xml:space="preserve">of an </w:t>
      </w:r>
      <w:r>
        <w:t>enzyme</w:t>
      </w:r>
      <w:r w:rsidR="004F373F">
        <w:t>'s</w:t>
      </w:r>
      <w:r>
        <w:t xml:space="preserve"> active site </w:t>
      </w:r>
      <w:r w:rsidR="004F373F">
        <w:t xml:space="preserve">is </w:t>
      </w:r>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07798D22"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proofErr w:type="spellStart"/>
      <w:r w:rsidR="004D13C8">
        <w:t>S7</w:t>
      </w:r>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rsidP="000119AD">
      <w:pPr>
        <w:spacing w:line="480" w:lineRule="auto"/>
      </w:pPr>
      <w:r>
        <w:lastRenderedPageBreak/>
        <w:tab/>
      </w:r>
      <w:r w:rsidR="00DF34E5">
        <w:t xml:space="preserve">Based on these findings, there does not appear to be a strong correlation between residue identity and function if a particular residue is &lt;85% conserved. </w:t>
      </w:r>
      <w:r w:rsidR="00071770">
        <w:t xml:space="preserve">This observation supports the hypothesis that native sequence recovery is not a good metric for training design algorithms.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34DB99CE"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r w:rsidR="007C1B1A">
        <w:t>3</w:t>
      </w:r>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proofErr w:type="spellStart"/>
      <w:r w:rsidR="00FC1261">
        <w:t>S</w:t>
      </w:r>
      <w:r w:rsidR="00B34212">
        <w:t>10</w:t>
      </w:r>
      <w:proofErr w:type="spellEnd"/>
      <w:r>
        <w:t xml:space="preserve">. </w:t>
      </w:r>
    </w:p>
    <w:p w14:paraId="1E2DE8A5" w14:textId="57B5E590"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rsidR="0025709C">
        <w:t>/K</w:t>
      </w:r>
      <w:r w:rsidR="0025709C"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proofErr w:type="spellStart"/>
      <w:r w:rsidR="00DA0109">
        <w:t>S4</w:t>
      </w:r>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w:t>
      </w:r>
      <w:r w:rsidR="00DF34E5">
        <w:lastRenderedPageBreak/>
        <w:t xml:space="preserve">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lastRenderedPageBreak/>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lastRenderedPageBreak/>
        <w:t>Table 1. Most informative structural features predicting each kinetic constant</w:t>
      </w:r>
    </w:p>
    <w:p w14:paraId="63AB1329" w14:textId="18906CE6"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proofErr w:type="spellStart"/>
      <w:r w:rsidR="00C5617D">
        <w:t>S4</w:t>
      </w:r>
      <w:proofErr w:type="spellEnd"/>
      <w:r>
        <w:t xml:space="preserve">. </w:t>
      </w:r>
      <w:r w:rsidRPr="005C44A4">
        <w:rPr>
          <w:i/>
        </w:rPr>
        <w:t>ns=feature not selected by the algorithm</w:t>
      </w:r>
    </w:p>
    <w:p w14:paraId="350AE4C3" w14:textId="77777777" w:rsidR="00156477" w:rsidRDefault="00156477" w:rsidP="000119AD">
      <w:pPr>
        <w:spacing w:line="480" w:lineRule="auto"/>
      </w:pPr>
    </w:p>
    <w:p w14:paraId="285AF232" w14:textId="60E9914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AA43020"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7B541150"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proofErr w:type="spellStart"/>
      <w:r w:rsidR="00E7199B">
        <w:t>S6</w:t>
      </w:r>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5FBA66C"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63292492" w:rsidR="00B456CE" w:rsidRDefault="00DF34E5" w:rsidP="000119AD">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r w:rsidR="00FC1261">
        <w:t xml:space="preserve">redesigned </w:t>
      </w:r>
      <w:r>
        <w:t>enzyme</w:t>
      </w:r>
      <w:r w:rsidR="00FC1261">
        <w:t>-ligand interfaces</w:t>
      </w:r>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35326072" w:rsidR="00DF34E5" w:rsidRDefault="003E150D" w:rsidP="000119AD">
      <w:pPr>
        <w:spacing w:line="480" w:lineRule="auto"/>
        <w:ind w:firstLine="720"/>
      </w:pPr>
      <w:r>
        <w:t xml:space="preserve">This work </w:t>
      </w:r>
      <w:r w:rsidR="00371E25">
        <w:t xml:space="preserve">demonstrates </w:t>
      </w:r>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16EB43A4"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w:t>
      </w:r>
      <w:r w:rsidR="00371E25">
        <w:t>,</w:t>
      </w:r>
      <w:r>
        <w:t xml:space="preserve"> and </w:t>
      </w:r>
      <w:r w:rsidR="00371E25">
        <w:t>a subset were chosen by students learning about molecular modeling.</w:t>
      </w:r>
      <w:r w:rsidR="008038D0">
        <w:t xml:space="preserve"> </w:t>
      </w:r>
      <w:r w:rsidR="00371E25">
        <w:t xml:space="preserve">Generally the designs had </w:t>
      </w:r>
      <w:r>
        <w:t xml:space="preserve">energies </w:t>
      </w:r>
      <w:r w:rsidR="00371E25">
        <w:t>no more</w:t>
      </w:r>
      <w:r>
        <w:t xml:space="preserve"> than 5 Rosetta energy units higher than the native structure</w:t>
      </w:r>
      <w:r w:rsidR="00371E25">
        <w:t>.</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4AE83F49" w:rsidR="00DF34E5" w:rsidRDefault="00DF34E5" w:rsidP="000119AD">
      <w:pPr>
        <w:spacing w:line="480" w:lineRule="auto"/>
      </w:pPr>
      <w:r>
        <w:t xml:space="preserve">The BglB gene was codon-optimized for </w:t>
      </w:r>
      <w:r w:rsidRPr="008D2FAA">
        <w:rPr>
          <w:i/>
        </w:rPr>
        <w:t>E. coli</w:t>
      </w:r>
      <w:r>
        <w:t xml:space="preserve">,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 xml:space="preserv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r w:rsidR="00371E25">
        <w:t xml:space="preserve"> More details are provided in </w:t>
      </w:r>
      <w:proofErr w:type="spellStart"/>
      <w:r w:rsidR="00371E25">
        <w:t>S8</w:t>
      </w:r>
      <w:proofErr w:type="spellEnd"/>
      <w:r w:rsidR="00371E25">
        <w:t>.</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4AD09E4C" w:rsidR="00DF34E5" w:rsidRDefault="00DF34E5" w:rsidP="000119AD">
      <w:pPr>
        <w:spacing w:line="480" w:lineRule="auto"/>
      </w:pPr>
      <w:r>
        <w:t xml:space="preserve">One hundred molecular models of each mutant enzyme were </w:t>
      </w:r>
      <w:r w:rsidR="00371E25">
        <w:t xml:space="preserve">generated </w:t>
      </w:r>
      <w:r>
        <w:t xml:space="preserve">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w:t>
      </w:r>
      <w:r>
        <w:lastRenderedPageBreak/>
        <w:t xml:space="preserve">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4055AE17" w:rsidR="00DF34E5" w:rsidRDefault="00DB0287" w:rsidP="000119AD">
      <w:pPr>
        <w:spacing w:line="480" w:lineRule="auto"/>
        <w:rPr>
          <w:b/>
        </w:rPr>
      </w:pPr>
      <w:r>
        <w:rPr>
          <w:b/>
        </w:rPr>
        <w:t xml:space="preserve">SUPPORTING INFORMATION </w:t>
      </w:r>
    </w:p>
    <w:p w14:paraId="6E391CB8" w14:textId="77777777" w:rsidR="00745696" w:rsidRPr="00721840" w:rsidRDefault="00745696" w:rsidP="000119AD">
      <w:pPr>
        <w:spacing w:line="480" w:lineRule="auto"/>
        <w:rPr>
          <w:b/>
        </w:rPr>
      </w:pPr>
    </w:p>
    <w:p w14:paraId="734433FF" w14:textId="054D29EF" w:rsidR="008D6014" w:rsidRPr="008D2FAA" w:rsidRDefault="008D6014" w:rsidP="000119AD">
      <w:pPr>
        <w:spacing w:line="480" w:lineRule="auto"/>
      </w:pPr>
      <w:proofErr w:type="spellStart"/>
      <w:r w:rsidRPr="001E61A8">
        <w:rPr>
          <w:b/>
        </w:rPr>
        <w:t>S</w:t>
      </w:r>
      <w:r>
        <w:rPr>
          <w:b/>
        </w:rPr>
        <w:t>1</w:t>
      </w:r>
      <w:proofErr w:type="spellEnd"/>
      <w:r>
        <w:rPr>
          <w:b/>
        </w:rPr>
        <w:t xml:space="preserve"> </w:t>
      </w:r>
      <w:r w:rsidRPr="001E61A8">
        <w:rPr>
          <w:b/>
        </w:rPr>
        <w:t>Table</w:t>
      </w:r>
      <w:r>
        <w:rPr>
          <w:b/>
        </w:rPr>
        <w:t>.</w:t>
      </w:r>
      <w:r w:rsidRPr="001E61A8">
        <w:rPr>
          <w:b/>
        </w:rPr>
        <w:t xml:space="preserve"> </w:t>
      </w:r>
      <w:r>
        <w:rPr>
          <w:b/>
        </w:rPr>
        <w:t>Kinetic constants for</w:t>
      </w:r>
      <w:r w:rsidR="008038D0">
        <w:rPr>
          <w:b/>
        </w:rPr>
        <w:t xml:space="preserve"> 103</w:t>
      </w:r>
      <w:r w:rsidRPr="001E61A8">
        <w:rPr>
          <w:b/>
        </w:rPr>
        <w:t xml:space="preserve"> computationally</w:t>
      </w:r>
      <w:r>
        <w:rPr>
          <w:b/>
        </w:rPr>
        <w:t>-</w:t>
      </w:r>
      <w:r w:rsidRPr="001E61A8">
        <w:rPr>
          <w:b/>
        </w:rPr>
        <w:t xml:space="preserve">designed </w:t>
      </w:r>
      <w:r>
        <w:rPr>
          <w:b/>
        </w:rPr>
        <w:t xml:space="preserve">BglB </w:t>
      </w:r>
      <w:r w:rsidRPr="001E61A8">
        <w:rPr>
          <w:b/>
        </w:rPr>
        <w:t>mutants</w:t>
      </w:r>
      <w:r>
        <w:rPr>
          <w:b/>
        </w:rPr>
        <w:t xml:space="preserve">. </w:t>
      </w:r>
      <w:r>
        <w:t>Included are columns (1) the mutation (2) protein yield as assessed by ab</w:t>
      </w:r>
      <w:r w:rsidR="008A3DB5">
        <w:t>s</w:t>
      </w:r>
      <w:r>
        <w:t xml:space="preserve">orbance at 280 nm </w:t>
      </w:r>
      <w:r w:rsidR="008038D0">
        <w:t>(3</w:t>
      </w:r>
      <w:r>
        <w:t xml:space="preserve">, </w:t>
      </w:r>
      <w:r w:rsidR="008038D0">
        <w:t>4, 5, 6</w:t>
      </w:r>
      <w:r>
        <w:t xml:space="preserve">) kinetic constants and nonlinear regression analysis for each of </w:t>
      </w:r>
      <w:proofErr w:type="spellStart"/>
      <w:r w:rsidRPr="00C07CB7">
        <w:rPr>
          <w:i/>
        </w:rPr>
        <w:t>k</w:t>
      </w:r>
      <w:r w:rsidRPr="00C07CB7">
        <w:rPr>
          <w:vertAlign w:val="subscript"/>
        </w:rPr>
        <w:t>cat</w:t>
      </w:r>
      <w:proofErr w:type="spellEnd"/>
      <w:r>
        <w:t>, K</w:t>
      </w:r>
      <w:r w:rsidRPr="00C07CB7">
        <w:rPr>
          <w:vertAlign w:val="subscript"/>
        </w:rPr>
        <w:t>M</w:t>
      </w:r>
      <w:r>
        <w:t>, K</w:t>
      </w:r>
      <w:r w:rsidRPr="008D2FAA">
        <w:rPr>
          <w:vertAlign w:val="subscript"/>
        </w:rPr>
        <w:t>I</w:t>
      </w:r>
      <w:r>
        <w:t xml:space="preserve">, and </w:t>
      </w:r>
      <w:proofErr w:type="spellStart"/>
      <w:r w:rsidRPr="00111898">
        <w:rPr>
          <w:i/>
        </w:rPr>
        <w:t>k</w:t>
      </w:r>
      <w:r w:rsidRPr="00111898">
        <w:rPr>
          <w:vertAlign w:val="subscript"/>
        </w:rPr>
        <w:t>cat</w:t>
      </w:r>
      <w:proofErr w:type="spellEnd"/>
      <w:r>
        <w:t xml:space="preserve"> /K</w:t>
      </w:r>
      <w:r w:rsidRPr="00C07CB7">
        <w:rPr>
          <w:vertAlign w:val="subscript"/>
        </w:rPr>
        <w:t>M</w:t>
      </w:r>
      <w:r>
        <w:t xml:space="preserve">. </w:t>
      </w:r>
    </w:p>
    <w:p w14:paraId="1A8BA2F1" w14:textId="77777777" w:rsidR="008D6014" w:rsidRDefault="008D6014" w:rsidP="000119AD">
      <w:pPr>
        <w:spacing w:line="480" w:lineRule="auto"/>
        <w:rPr>
          <w:b/>
        </w:rPr>
      </w:pPr>
    </w:p>
    <w:p w14:paraId="5B265DA1" w14:textId="77777777" w:rsidR="00C80875" w:rsidRPr="001E61A8" w:rsidRDefault="00C80875" w:rsidP="00C80875">
      <w:pPr>
        <w:spacing w:line="480" w:lineRule="auto"/>
      </w:pPr>
      <w:proofErr w:type="spellStart"/>
      <w:r w:rsidRPr="001E61A8">
        <w:rPr>
          <w:b/>
        </w:rPr>
        <w:t>S</w:t>
      </w:r>
      <w:r>
        <w:rPr>
          <w:b/>
        </w:rPr>
        <w:t>2</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t>
      </w:r>
      <w:r w:rsidRPr="001E61A8">
        <w:lastRenderedPageBreak/>
        <w:t xml:space="preserve">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p>
    <w:p w14:paraId="66E0DA5F" w14:textId="77777777" w:rsidR="00C80875" w:rsidRDefault="00C80875" w:rsidP="000119AD">
      <w:pPr>
        <w:spacing w:line="480" w:lineRule="auto"/>
        <w:rPr>
          <w:b/>
        </w:rPr>
      </w:pPr>
    </w:p>
    <w:p w14:paraId="652043D5" w14:textId="7C4E5823" w:rsidR="00FC3B5D" w:rsidRDefault="00FC3B5D" w:rsidP="00FC3B5D">
      <w:pPr>
        <w:spacing w:line="480" w:lineRule="auto"/>
      </w:pPr>
      <w:proofErr w:type="spellStart"/>
      <w:r w:rsidRPr="001E61A8">
        <w:rPr>
          <w:b/>
        </w:rPr>
        <w:t>S</w:t>
      </w:r>
      <w:r w:rsidR="00C80875">
        <w:rPr>
          <w:b/>
        </w:rPr>
        <w:t>3</w:t>
      </w:r>
      <w:proofErr w:type="spellEnd"/>
      <w:r>
        <w:rPr>
          <w:b/>
        </w:rPr>
        <w:t xml:space="preserve"> Fig</w:t>
      </w:r>
      <w:r w:rsidRPr="001E61A8">
        <w:rPr>
          <w:b/>
        </w:rPr>
        <w:t xml:space="preserve">: </w:t>
      </w:r>
      <w:r>
        <w:rPr>
          <w:b/>
        </w:rPr>
        <w:t xml:space="preserve">Active site models of </w:t>
      </w:r>
      <w:r w:rsidRPr="001E61A8">
        <w:rPr>
          <w:b/>
        </w:rPr>
        <w:t xml:space="preserve">mutants </w:t>
      </w:r>
      <w:proofErr w:type="spellStart"/>
      <w:r w:rsidRPr="001E61A8">
        <w:rPr>
          <w:b/>
        </w:rPr>
        <w:t>Q19A</w:t>
      </w:r>
      <w:proofErr w:type="spellEnd"/>
      <w:r w:rsidRPr="001E61A8">
        <w:rPr>
          <w:b/>
        </w:rPr>
        <w:t xml:space="preserve">, </w:t>
      </w:r>
      <w:proofErr w:type="spellStart"/>
      <w:r w:rsidRPr="001E61A8">
        <w:rPr>
          <w:b/>
        </w:rPr>
        <w:t>R240A</w:t>
      </w:r>
      <w:proofErr w:type="spellEnd"/>
      <w:r w:rsidRPr="001E61A8">
        <w:rPr>
          <w:b/>
        </w:rPr>
        <w:t xml:space="preserve">, and wild type BglB. </w:t>
      </w:r>
      <w:r>
        <w:t>The lowest energy of 100 models</w:t>
      </w:r>
      <w:r w:rsidR="0019240C">
        <w:t xml:space="preserve"> generated</w:t>
      </w:r>
      <w:r>
        <w:t xml:space="preserve"> for each mutant is depicted. In panel A, m</w:t>
      </w:r>
      <w:r w:rsidRPr="001E61A8">
        <w:t xml:space="preserve">utation of the 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 xml:space="preserve">stabilize an alternate conformation of </w:t>
      </w:r>
      <w:proofErr w:type="spellStart"/>
      <w:r>
        <w:t>E222A</w:t>
      </w:r>
      <w:proofErr w:type="spellEnd"/>
      <w:r>
        <w:t>, bringing the carboxylate group to 4.2 Å of the substrate's nitro group. D</w:t>
      </w:r>
      <w:r w:rsidRPr="001E61A8">
        <w:t>istances and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black lines</w:t>
      </w:r>
      <w:r>
        <w:t xml:space="preserve">. </w:t>
      </w:r>
    </w:p>
    <w:p w14:paraId="3AAD800D" w14:textId="77777777" w:rsidR="00C80875" w:rsidRPr="001E61A8" w:rsidRDefault="00C80875" w:rsidP="00FC3B5D">
      <w:pPr>
        <w:spacing w:line="480" w:lineRule="auto"/>
      </w:pPr>
    </w:p>
    <w:p w14:paraId="090C0864" w14:textId="7B9BBFDF" w:rsidR="00C80875" w:rsidRDefault="00C80875" w:rsidP="00C80875">
      <w:pPr>
        <w:spacing w:line="480" w:lineRule="auto"/>
      </w:pPr>
      <w:proofErr w:type="spellStart"/>
      <w:r w:rsidRPr="001E61A8">
        <w:rPr>
          <w:b/>
        </w:rPr>
        <w:t>S</w:t>
      </w:r>
      <w:r>
        <w:rPr>
          <w:b/>
        </w:rPr>
        <w:t>4</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 xml:space="preserve">uctural feature, given by Rosetta short name. For explanation of each short name, see reference </w:t>
      </w:r>
      <w:r>
        <w:fldChar w:fldCharType="begin"/>
      </w:r>
      <w:r>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fldChar w:fldCharType="separate"/>
      </w:r>
      <w:r>
        <w:rPr>
          <w:noProof/>
        </w:rPr>
        <w:t>(26)</w:t>
      </w:r>
      <w:r>
        <w:fldChar w:fldCharType="end"/>
      </w:r>
      <w:r>
        <w:t xml:space="preserve">. </w:t>
      </w:r>
    </w:p>
    <w:p w14:paraId="4A129C1C" w14:textId="77777777" w:rsidR="0086794D" w:rsidRDefault="0086794D" w:rsidP="000119AD">
      <w:pPr>
        <w:spacing w:line="480" w:lineRule="auto"/>
      </w:pPr>
    </w:p>
    <w:p w14:paraId="0E1BAC4F" w14:textId="64983E42" w:rsidR="0086794D" w:rsidRDefault="0086794D" w:rsidP="0086794D">
      <w:pPr>
        <w:spacing w:line="480" w:lineRule="auto"/>
      </w:pPr>
      <w:proofErr w:type="spellStart"/>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of 10</w:t>
      </w:r>
      <w:r w:rsidR="00371E25">
        <w:t>3</w:t>
      </w:r>
      <w:r>
        <w:t xml:space="preserve">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proofErr w:type="spellEnd"/>
      <w:r w:rsidR="00BD704D">
        <w:t xml:space="preserve"> </w:t>
      </w:r>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p>
    <w:p w14:paraId="56AE04AD" w14:textId="77777777" w:rsidR="0086794D" w:rsidRDefault="0086794D" w:rsidP="000119AD">
      <w:pPr>
        <w:spacing w:line="480" w:lineRule="auto"/>
      </w:pPr>
    </w:p>
    <w:p w14:paraId="7EE47FD3" w14:textId="3F995A72" w:rsidR="0086794D" w:rsidRDefault="0086794D" w:rsidP="000119AD">
      <w:pPr>
        <w:spacing w:line="480" w:lineRule="auto"/>
      </w:pPr>
      <w:proofErr w:type="spellStart"/>
      <w:r w:rsidRPr="00127A42">
        <w:rPr>
          <w:b/>
        </w:rPr>
        <w:lastRenderedPageBreak/>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w:t>
      </w:r>
      <w:r w:rsidR="00371E25">
        <w:t>3</w:t>
      </w:r>
      <w:r>
        <w:t xml:space="preserve">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p>
    <w:p w14:paraId="2EC257B8" w14:textId="77777777" w:rsidR="0086794D" w:rsidRDefault="0086794D" w:rsidP="000119AD">
      <w:pPr>
        <w:spacing w:line="480" w:lineRule="auto"/>
      </w:pPr>
    </w:p>
    <w:p w14:paraId="51E8E8C0" w14:textId="77777777" w:rsidR="000964B5" w:rsidRDefault="000964B5" w:rsidP="000964B5">
      <w:pPr>
        <w:spacing w:line="480" w:lineRule="auto"/>
        <w:rPr>
          <w:b/>
        </w:rPr>
      </w:pPr>
      <w:proofErr w:type="spellStart"/>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p>
    <w:p w14:paraId="6F35FEBD" w14:textId="77777777" w:rsidR="000964B5" w:rsidRDefault="000964B5" w:rsidP="000119AD">
      <w:pPr>
        <w:spacing w:line="480" w:lineRule="auto"/>
      </w:pPr>
    </w:p>
    <w:p w14:paraId="6DAD897F" w14:textId="77777777" w:rsidR="00BD704D" w:rsidRPr="001E61A8" w:rsidRDefault="00BD704D" w:rsidP="00BD704D">
      <w:pPr>
        <w:spacing w:line="480" w:lineRule="auto"/>
        <w:rPr>
          <w:b/>
        </w:rPr>
      </w:pPr>
      <w:proofErr w:type="spellStart"/>
      <w:r>
        <w:rPr>
          <w:b/>
        </w:rPr>
        <w:t>S8</w:t>
      </w:r>
      <w:proofErr w:type="spellEnd"/>
      <w:r>
        <w:rPr>
          <w:b/>
        </w:rPr>
        <w:t xml:space="preserve"> Text: Supplemental m</w:t>
      </w:r>
      <w:r w:rsidRPr="001E61A8">
        <w:rPr>
          <w:b/>
        </w:rPr>
        <w:t>aterials and methods</w:t>
      </w:r>
    </w:p>
    <w:p w14:paraId="3580CCAA" w14:textId="1538BF64" w:rsidR="00BD704D" w:rsidRPr="001E61A8" w:rsidRDefault="00BD704D" w:rsidP="00BD704D">
      <w:pPr>
        <w:spacing w:line="480" w:lineRule="auto"/>
      </w:pPr>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p>
    <w:p w14:paraId="29387598" w14:textId="77777777" w:rsidR="00BD704D" w:rsidRPr="001E61A8" w:rsidRDefault="00BD704D" w:rsidP="00BD704D">
      <w:pPr>
        <w:spacing w:line="480" w:lineRule="auto"/>
      </w:pPr>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p>
    <w:p w14:paraId="760407E8" w14:textId="77777777" w:rsidR="00BD704D" w:rsidRPr="001E61A8" w:rsidRDefault="00BD704D" w:rsidP="00BD704D">
      <w:pPr>
        <w:spacing w:line="480" w:lineRule="auto"/>
        <w:ind w:firstLine="720"/>
      </w:pPr>
      <w:r>
        <w:lastRenderedPageBreak/>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p>
    <w:p w14:paraId="13B03842" w14:textId="77777777" w:rsidR="00BD704D" w:rsidRPr="001E61A8" w:rsidRDefault="00BD704D" w:rsidP="00BD704D">
      <w:pPr>
        <w:spacing w:line="480" w:lineRule="auto"/>
      </w:pPr>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p>
    <w:p w14:paraId="6A6B01E2" w14:textId="77777777" w:rsidR="00BD704D" w:rsidRPr="001E61A8" w:rsidRDefault="00BD704D" w:rsidP="00BD704D">
      <w:pPr>
        <w:spacing w:line="480" w:lineRule="auto"/>
      </w:pPr>
      <w:r w:rsidRPr="001E61A8">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p>
    <w:p w14:paraId="26342700" w14:textId="77777777" w:rsidR="00BD704D" w:rsidRDefault="00BD704D" w:rsidP="00BD704D">
      <w:pPr>
        <w:spacing w:line="480" w:lineRule="auto"/>
      </w:pPr>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p>
    <w:p w14:paraId="39C8F40E" w14:textId="77777777" w:rsidR="00BD704D" w:rsidRDefault="00BD704D" w:rsidP="00BD704D">
      <w:pPr>
        <w:spacing w:line="480" w:lineRule="auto"/>
        <w:ind w:firstLine="720"/>
      </w:pPr>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w:t>
      </w:r>
      <w:r w:rsidRPr="001E61A8">
        <w:lastRenderedPageBreak/>
        <w:t xml:space="preserve">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p>
    <w:p w14:paraId="6D479ABE" w14:textId="77777777" w:rsidR="00BD704D" w:rsidRPr="001E61A8" w:rsidRDefault="00BD704D" w:rsidP="00BD704D">
      <w:pPr>
        <w:spacing w:line="480" w:lineRule="auto"/>
        <w:ind w:firstLine="720"/>
      </w:pPr>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p>
    <w:p w14:paraId="6F086D2C" w14:textId="77777777" w:rsidR="00BD704D" w:rsidRPr="001E61A8" w:rsidRDefault="00BD704D" w:rsidP="00BD704D">
      <w:pPr>
        <w:spacing w:line="480" w:lineRule="auto"/>
      </w:pPr>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p>
    <w:p w14:paraId="100A3085" w14:textId="77777777" w:rsidR="00BD704D" w:rsidRDefault="00BD704D" w:rsidP="00BD704D">
      <w:pPr>
        <w:spacing w:line="480" w:lineRule="auto"/>
      </w:pPr>
      <w:r w:rsidRPr="001E61A8">
        <w:tab/>
        <w:t>Unless otherwise noted, all supplies were purchased from Sigma-Aldrich.</w:t>
      </w:r>
    </w:p>
    <w:p w14:paraId="3B80C8BD" w14:textId="77777777" w:rsidR="00BD704D" w:rsidRDefault="00BD704D" w:rsidP="00BD704D">
      <w:pPr>
        <w:spacing w:line="480" w:lineRule="auto"/>
      </w:pPr>
    </w:p>
    <w:p w14:paraId="0308BD2F" w14:textId="059AC0EC" w:rsidR="00EF1753" w:rsidRPr="001E61A8" w:rsidRDefault="00EF1753" w:rsidP="00EF1753">
      <w:pPr>
        <w:spacing w:line="480" w:lineRule="auto"/>
      </w:pPr>
      <w:proofErr w:type="spellStart"/>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w:t>
      </w:r>
      <w:r w:rsidRPr="001E61A8">
        <w:lastRenderedPageBreak/>
        <w:t xml:space="preserve">feature set simultaneously as </w:t>
      </w:r>
      <w:r w:rsidR="00D9682C">
        <w:pict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9.6pt;height:16.8pt">
            <v:imagedata r:id="rId6" o:title=""/>
          </v:shape>
        </w:pict>
      </w:r>
      <w:r w:rsidRPr="001E61A8">
        <w:t xml:space="preserve">  and </w:t>
      </w:r>
      <w:r w:rsidR="00D9682C">
        <w:pict w14:anchorId="3FDE2A09">
          <v:shape id="_x0000_i1078" type="#_x0000_t75" style="width:11.2pt;height:16.8pt">
            <v:imagedata r:id="rId7" o:title=""/>
          </v:shape>
        </w:pict>
      </w:r>
      <w:r w:rsidRPr="001E61A8">
        <w:t xml:space="preserve"> penalties are applied to the regression weights. The weight of each structural feature </w:t>
      </w:r>
      <w:r>
        <w:t>is</w:t>
      </w:r>
      <w:r w:rsidRPr="001E61A8">
        <w:t xml:space="preserve"> estimated as</w:t>
      </w:r>
    </w:p>
    <w:p w14:paraId="014E6E73" w14:textId="77777777" w:rsidR="00EF1753" w:rsidRPr="001E61A8" w:rsidRDefault="00D9682C" w:rsidP="00EF1753">
      <w:pPr>
        <w:spacing w:line="480" w:lineRule="auto"/>
        <w:jc w:val="center"/>
      </w:pPr>
      <w:r>
        <w:pict w14:anchorId="48FF6214">
          <v:shape id="_x0000_i1079" type="#_x0000_t75" style="width:300.8pt;height:35.2pt">
            <v:imagedata r:id="rId8" o:title=""/>
          </v:shape>
        </w:pict>
      </w:r>
    </w:p>
    <w:p w14:paraId="38EFD200" w14:textId="77777777" w:rsidR="00EF1753" w:rsidRPr="001E61A8" w:rsidRDefault="00EF1753" w:rsidP="00EF1753">
      <w:pPr>
        <w:spacing w:line="480" w:lineRule="auto"/>
      </w:pPr>
      <w:r w:rsidRPr="001E61A8">
        <w:t>Where:</w:t>
      </w:r>
    </w:p>
    <w:p w14:paraId="63581884" w14:textId="77777777" w:rsidR="00EF1753" w:rsidRPr="001E61A8" w:rsidRDefault="00D9682C" w:rsidP="00EF1753">
      <w:pPr>
        <w:spacing w:line="480" w:lineRule="auto"/>
      </w:pPr>
      <w:r>
        <w:pict w14:anchorId="086265B2">
          <v:shape id="_x0000_i1080" type="#_x0000_t75" style="width:15.2pt;height:18.4pt">
            <v:imagedata r:id="rId9" o:title=""/>
          </v:shape>
        </w:pict>
      </w:r>
      <w:r w:rsidR="00EF1753" w:rsidRPr="001E61A8">
        <w:t>: the intercept;</w:t>
      </w:r>
    </w:p>
    <w:p w14:paraId="45B17AD6" w14:textId="77777777" w:rsidR="00EF1753" w:rsidRPr="001E61A8" w:rsidRDefault="00D9682C" w:rsidP="00EF1753">
      <w:pPr>
        <w:spacing w:line="480" w:lineRule="auto"/>
      </w:pPr>
      <w:r>
        <w:pict w14:anchorId="41E41BA1">
          <v:shape id="_x0000_i1081" type="#_x0000_t75" style="width:14.4pt;height:18.4pt">
            <v:imagedata r:id="rId10" o:title=""/>
          </v:shape>
        </w:pict>
      </w:r>
      <w:r w:rsidR="00EF1753" w:rsidRPr="001E61A8">
        <w:t xml:space="preserve">: the weight of structural feature </w:t>
      </w:r>
      <w:proofErr w:type="spellStart"/>
      <w:r w:rsidR="00EF1753" w:rsidRPr="001E61A8">
        <w:t>i</w:t>
      </w:r>
      <w:proofErr w:type="spellEnd"/>
      <w:r w:rsidR="00EF1753" w:rsidRPr="001E61A8">
        <w:t xml:space="preserve"> in the regression model; </w:t>
      </w:r>
    </w:p>
    <w:p w14:paraId="44C23963" w14:textId="77777777" w:rsidR="00EF1753" w:rsidRPr="001E61A8" w:rsidRDefault="00EF1753" w:rsidP="00EF1753">
      <w:pPr>
        <w:spacing w:line="480" w:lineRule="auto"/>
      </w:pPr>
      <w:r w:rsidRPr="001E61A8">
        <w:t>p: the number of structural features generated by the BglB model;</w:t>
      </w:r>
    </w:p>
    <w:p w14:paraId="6A20560A" w14:textId="77777777" w:rsidR="00EF1753" w:rsidRPr="001E61A8" w:rsidRDefault="00D9682C" w:rsidP="00EF1753">
      <w:pPr>
        <w:spacing w:line="480" w:lineRule="auto"/>
      </w:pPr>
      <w:r>
        <w:pict w14:anchorId="6704D1A4">
          <v:shape id="_x0000_i1082" type="#_x0000_t75" style="width:12.8pt;height:18.4pt">
            <v:imagedata r:id="rId11" o:title=""/>
          </v:shape>
        </w:pict>
      </w:r>
      <w:r w:rsidR="00EF1753" w:rsidRPr="001E61A8">
        <w:t>: the kinetic constant (the dependent variable to be predicted);</w:t>
      </w:r>
    </w:p>
    <w:p w14:paraId="7591BDFB" w14:textId="77777777" w:rsidR="00EF1753" w:rsidRPr="001E61A8" w:rsidRDefault="00D9682C" w:rsidP="00EF1753">
      <w:pPr>
        <w:spacing w:line="480" w:lineRule="auto"/>
      </w:pPr>
      <w:r>
        <w:pict w14:anchorId="3EEB7ED5">
          <v:shape id="_x0000_i1083" type="#_x0000_t75" style="width:12pt;height:18.4pt">
            <v:imagedata r:id="rId12" o:title=""/>
          </v:shape>
        </w:pict>
      </w:r>
      <w:r w:rsidR="00EF1753" w:rsidRPr="001E61A8">
        <w:t>: structural features generated by the BglB model (the independent variables);</w:t>
      </w:r>
    </w:p>
    <w:p w14:paraId="73324C27" w14:textId="77777777" w:rsidR="00EF1753" w:rsidRDefault="00D9682C" w:rsidP="00EF1753">
      <w:pPr>
        <w:spacing w:line="480" w:lineRule="auto"/>
      </w:pPr>
      <w:r>
        <w:pict w14:anchorId="6B6D8DB0">
          <v:shape id="_x0000_i1084" type="#_x0000_t75" style="width:12.8pt;height:16.8pt">
            <v:imagedata r:id="rId13" o:title=""/>
          </v:shape>
        </w:pict>
      </w:r>
      <w:r w:rsidR="00EF1753" w:rsidRPr="001E61A8">
        <w:t>,</w:t>
      </w:r>
      <w:r>
        <w:pict w14:anchorId="64E190BF">
          <v:shape id="_x0000_i1085" type="#_x0000_t75" style="width:14.4pt;height:16.8pt">
            <v:imagedata r:id="rId14" o:title=""/>
          </v:shape>
        </w:pict>
      </w:r>
      <w:r w:rsidR="00EF1753" w:rsidRPr="001E61A8">
        <w:t>: parameters tuning the constraints on the weights.</w:t>
      </w:r>
    </w:p>
    <w:p w14:paraId="6BA06BAD" w14:textId="77777777" w:rsidR="00EF1753" w:rsidRPr="001E61A8" w:rsidRDefault="00EF1753" w:rsidP="00EF1753">
      <w:pPr>
        <w:spacing w:line="480" w:lineRule="auto"/>
      </w:pPr>
    </w:p>
    <w:p w14:paraId="044FC144" w14:textId="77777777" w:rsidR="00EF1753" w:rsidRDefault="00EF1753" w:rsidP="00EF1753">
      <w:pPr>
        <w:spacing w:line="480" w:lineRule="auto"/>
      </w:pPr>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D9682C">
        <w:pict w14:anchorId="3C7ADA4F">
          <v:shape id="_x0000_i1086" type="#_x0000_t75" style="width:12.8pt;height:16.8pt">
            <v:imagedata r:id="rId15" o:title=""/>
          </v:shape>
        </w:pict>
      </w:r>
      <w:r w:rsidRPr="001E61A8">
        <w:t xml:space="preserve">, </w:t>
      </w:r>
      <w:r w:rsidR="00D9682C">
        <w:pict w14:anchorId="5015EA41">
          <v:shape id="_x0000_i1087" type="#_x0000_t75" style="width:14.4pt;height:16.8pt">
            <v:imagedata r:id="rId16" o:title=""/>
          </v:shape>
        </w:pict>
      </w:r>
      <w:r w:rsidRPr="001E61A8">
        <w:t xml:space="preserve"> are determined one by one via stratified 10-fold cross validation by searching a grid of </w:t>
      </w:r>
      <w:r w:rsidR="00D9682C">
        <w:pict w14:anchorId="73C8AC7B">
          <v:shape id="_x0000_i1088" type="#_x0000_t75" style="width:12.8pt;height:16.8pt">
            <v:imagedata r:id="rId17" o:title=""/>
          </v:shape>
        </w:pict>
      </w:r>
      <w:r w:rsidRPr="001E61A8">
        <w:t>and</w:t>
      </w:r>
      <w:r w:rsidR="00D9682C">
        <w:pict w14:anchorId="748DE7F6">
          <v:shape id="_x0000_i1089" type="#_x0000_t75" style="width:14.4pt;height:16.8pt">
            <v:imagedata r:id="rId18" o:title=""/>
          </v:shape>
        </w:pict>
      </w:r>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w:t>
      </w:r>
      <w:r w:rsidRPr="001E61A8">
        <w:lastRenderedPageBreak/>
        <w:t xml:space="preserve">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p>
    <w:p w14:paraId="20119366" w14:textId="77777777" w:rsidR="008636C0" w:rsidRDefault="00EF1753" w:rsidP="00EF1753">
      <w:pPr>
        <w:spacing w:line="480" w:lineRule="auto"/>
      </w:pPr>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p>
    <w:p w14:paraId="71269D25" w14:textId="77777777" w:rsidR="008636C0" w:rsidRDefault="008636C0" w:rsidP="00EF1753">
      <w:pPr>
        <w:spacing w:line="480" w:lineRule="auto"/>
      </w:pPr>
    </w:p>
    <w:p w14:paraId="08D025D3" w14:textId="792F938A" w:rsidR="00DF34E5" w:rsidRDefault="008636C0" w:rsidP="00EF1753">
      <w:pPr>
        <w:spacing w:line="480" w:lineRule="auto"/>
      </w:pPr>
      <w:proofErr w:type="spellStart"/>
      <w:r w:rsidRPr="008D2FAA">
        <w:rPr>
          <w:b/>
        </w:rPr>
        <w:t>S10</w:t>
      </w:r>
      <w:proofErr w:type="spellEnd"/>
      <w:r w:rsidRPr="008D2FAA">
        <w:rPr>
          <w:b/>
        </w:rPr>
        <w:t xml:space="preserve"> Code. Rosetta input files</w:t>
      </w:r>
      <w:r w:rsidR="006703F4" w:rsidRPr="008D2FAA">
        <w:rPr>
          <w:b/>
        </w:rPr>
        <w:t>.</w:t>
      </w:r>
      <w:r w:rsidR="006703F4">
        <w:t xml:space="preserve"> Rosetta input files</w:t>
      </w:r>
      <w:r>
        <w:t xml:space="preserve"> and associated scripts for generating and scoring </w:t>
      </w:r>
      <w:r w:rsidRPr="008D2FAA">
        <w:rPr>
          <w:i/>
        </w:rPr>
        <w:t xml:space="preserve">in </w:t>
      </w:r>
      <w:proofErr w:type="spellStart"/>
      <w:r w:rsidRPr="008D2FAA">
        <w:rPr>
          <w:i/>
        </w:rPr>
        <w:t>silico</w:t>
      </w:r>
      <w:proofErr w:type="spellEnd"/>
      <w:r>
        <w:t xml:space="preserve"> mutations to the BglB structure.  </w:t>
      </w:r>
      <w:bookmarkStart w:id="0" w:name="_GoBack"/>
      <w:bookmarkEnd w:id="0"/>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lastRenderedPageBreak/>
        <w:t>ACKNOWLEDGMENT</w:t>
      </w:r>
      <w:r w:rsidR="00AE71AE" w:rsidRPr="00726317">
        <w:rPr>
          <w:b/>
        </w:rPr>
        <w:t>S</w:t>
      </w:r>
    </w:p>
    <w:p w14:paraId="4698EB05" w14:textId="667073FE" w:rsidR="000650B5" w:rsidRDefault="00DF34E5" w:rsidP="000119AD">
      <w:pPr>
        <w:spacing w:line="480" w:lineRule="auto"/>
      </w:pPr>
      <w:r>
        <w:t>This work was supported by A</w:t>
      </w:r>
      <w:r w:rsidR="0010001F">
        <w:t>rmy Research Office</w:t>
      </w:r>
      <w:r>
        <w:t xml:space="preserve"> #201121557 and N</w:t>
      </w:r>
      <w:r w:rsidR="0010001F">
        <w:t xml:space="preserve">ational Science Foundation </w:t>
      </w:r>
      <w:r>
        <w:t xml:space="preserve">#1254205 (IT) and </w:t>
      </w:r>
      <w:r w:rsidR="0010001F">
        <w:t xml:space="preserve">Alfred P. </w:t>
      </w:r>
      <w:r>
        <w:t xml:space="preserve">Sloan </w:t>
      </w:r>
      <w:r w:rsidR="0010001F">
        <w:t xml:space="preserve">Foundation </w:t>
      </w:r>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5B382369" w14:textId="77777777" w:rsidR="001A3345" w:rsidRPr="001A3345" w:rsidRDefault="00696E24" w:rsidP="001A3345">
      <w:pPr>
        <w:pStyle w:val="EndNoteBibliography"/>
        <w:rPr>
          <w:noProof/>
        </w:rPr>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1A3345">
      <w:pPr>
        <w:pStyle w:val="EndNoteBibliography"/>
        <w:rPr>
          <w:noProof/>
        </w:rPr>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1A3345">
      <w:pPr>
        <w:pStyle w:val="EndNoteBibliography"/>
        <w:rPr>
          <w:noProof/>
        </w:rPr>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1A3345">
      <w:pPr>
        <w:pStyle w:val="EndNoteBibliography"/>
        <w:rPr>
          <w:noProof/>
        </w:rPr>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1A3345">
      <w:pPr>
        <w:pStyle w:val="EndNoteBibliography"/>
        <w:rPr>
          <w:noProof/>
        </w:rPr>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1A3345">
      <w:pPr>
        <w:pStyle w:val="EndNoteBibliography"/>
        <w:rPr>
          <w:noProof/>
        </w:rPr>
      </w:pPr>
      <w:r w:rsidRPr="001A3345">
        <w:rPr>
          <w:noProof/>
        </w:rPr>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1A3345">
      <w:pPr>
        <w:pStyle w:val="EndNoteBibliography"/>
        <w:rPr>
          <w:noProof/>
        </w:rPr>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1A3345">
      <w:pPr>
        <w:pStyle w:val="EndNoteBibliography"/>
        <w:rPr>
          <w:rFonts w:hint="eastAsia"/>
          <w:noProof/>
        </w:rPr>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1A3345">
      <w:pPr>
        <w:pStyle w:val="EndNoteBibliography"/>
        <w:rPr>
          <w:noProof/>
        </w:rPr>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1A3345">
      <w:pPr>
        <w:pStyle w:val="EndNoteBibliography"/>
        <w:rPr>
          <w:noProof/>
        </w:rPr>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1A3345">
      <w:pPr>
        <w:pStyle w:val="EndNoteBibliography"/>
        <w:rPr>
          <w:noProof/>
        </w:rPr>
      </w:pPr>
      <w:r w:rsidRPr="001A3345">
        <w:rPr>
          <w:noProof/>
        </w:rPr>
        <w:lastRenderedPageBreak/>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1A3345">
      <w:pPr>
        <w:pStyle w:val="EndNoteBibliography"/>
        <w:rPr>
          <w:noProof/>
        </w:rPr>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1A3345">
      <w:pPr>
        <w:pStyle w:val="EndNoteBibliography"/>
        <w:rPr>
          <w:noProof/>
        </w:rPr>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1A3345">
      <w:pPr>
        <w:pStyle w:val="EndNoteBibliography"/>
        <w:rPr>
          <w:noProof/>
        </w:rPr>
      </w:pPr>
      <w:r w:rsidRPr="001A3345">
        <w:rPr>
          <w:noProof/>
        </w:rPr>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1A3345">
      <w:pPr>
        <w:pStyle w:val="EndNoteBibliography"/>
        <w:rPr>
          <w:noProof/>
        </w:rPr>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1A3345">
      <w:pPr>
        <w:pStyle w:val="EndNoteBibliography"/>
        <w:rPr>
          <w:noProof/>
        </w:rPr>
      </w:pPr>
      <w:r w:rsidRPr="001A3345">
        <w:rPr>
          <w:noProof/>
        </w:rPr>
        <w:t>16.</w:t>
      </w:r>
      <w:r w:rsidRPr="001A3345">
        <w:rPr>
          <w:noProof/>
        </w:rPr>
        <w:tab/>
        <w:t>DeLano WL. The PyMOL molecular graphics system. 2002.</w:t>
      </w:r>
    </w:p>
    <w:p w14:paraId="20280EF1" w14:textId="77777777" w:rsidR="001A3345" w:rsidRPr="001A3345" w:rsidRDefault="001A3345" w:rsidP="001A3345">
      <w:pPr>
        <w:pStyle w:val="EndNoteBibliography"/>
        <w:rPr>
          <w:noProof/>
        </w:rPr>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1A3345">
      <w:pPr>
        <w:pStyle w:val="EndNoteBibliography"/>
        <w:rPr>
          <w:noProof/>
        </w:rPr>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1A3345">
      <w:pPr>
        <w:pStyle w:val="EndNoteBibliography"/>
        <w:rPr>
          <w:noProof/>
        </w:rPr>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1A3345">
      <w:pPr>
        <w:pStyle w:val="EndNoteBibliography"/>
        <w:rPr>
          <w:noProof/>
        </w:rPr>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1A3345">
      <w:pPr>
        <w:pStyle w:val="EndNoteBibliography"/>
        <w:rPr>
          <w:noProof/>
        </w:rPr>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1A3345">
      <w:pPr>
        <w:pStyle w:val="EndNoteBibliography"/>
        <w:rPr>
          <w:noProof/>
        </w:rPr>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1A3345">
      <w:pPr>
        <w:pStyle w:val="EndNoteBibliography"/>
        <w:rPr>
          <w:noProof/>
        </w:rPr>
      </w:pPr>
      <w:r w:rsidRPr="001A3345">
        <w:rPr>
          <w:noProof/>
        </w:rPr>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1A3345">
      <w:pPr>
        <w:pStyle w:val="EndNoteBibliography"/>
        <w:rPr>
          <w:noProof/>
        </w:rPr>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1A3345">
      <w:pPr>
        <w:pStyle w:val="EndNoteBibliography"/>
        <w:rPr>
          <w:noProof/>
        </w:rPr>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1A3345">
      <w:pPr>
        <w:pStyle w:val="EndNoteBibliography"/>
        <w:rPr>
          <w:noProof/>
        </w:rPr>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01B98"/>
    <w:rsid w:val="003044DF"/>
    <w:rsid w:val="00312061"/>
    <w:rsid w:val="00314013"/>
    <w:rsid w:val="00325684"/>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703F4"/>
    <w:rsid w:val="006927C5"/>
    <w:rsid w:val="00696E24"/>
    <w:rsid w:val="006B1916"/>
    <w:rsid w:val="006C1025"/>
    <w:rsid w:val="006D2317"/>
    <w:rsid w:val="006E1A79"/>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2FAA"/>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62182"/>
    <w:rsid w:val="00A64618"/>
    <w:rsid w:val="00A94C91"/>
    <w:rsid w:val="00AA5F63"/>
    <w:rsid w:val="00AB676F"/>
    <w:rsid w:val="00AC16C7"/>
    <w:rsid w:val="00AC68CE"/>
    <w:rsid w:val="00AD0F83"/>
    <w:rsid w:val="00AD3CDC"/>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704D"/>
    <w:rsid w:val="00BE115D"/>
    <w:rsid w:val="00BF2EC0"/>
    <w:rsid w:val="00BF4449"/>
    <w:rsid w:val="00C3343B"/>
    <w:rsid w:val="00C34241"/>
    <w:rsid w:val="00C37BC1"/>
    <w:rsid w:val="00C42201"/>
    <w:rsid w:val="00C50367"/>
    <w:rsid w:val="00C52DCD"/>
    <w:rsid w:val="00C54EC9"/>
    <w:rsid w:val="00C5617D"/>
    <w:rsid w:val="00C65137"/>
    <w:rsid w:val="00C7013F"/>
    <w:rsid w:val="00C75703"/>
    <w:rsid w:val="00C80875"/>
    <w:rsid w:val="00C93127"/>
    <w:rsid w:val="00C94CA6"/>
    <w:rsid w:val="00C960AB"/>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40ADB"/>
    <w:rsid w:val="00F41B5C"/>
    <w:rsid w:val="00F4224D"/>
    <w:rsid w:val="00F45D9B"/>
    <w:rsid w:val="00F475B9"/>
    <w:rsid w:val="00F52CE8"/>
    <w:rsid w:val="00F66C97"/>
    <w:rsid w:val="00F74D6C"/>
    <w:rsid w:val="00F817CF"/>
    <w:rsid w:val="00F863D8"/>
    <w:rsid w:val="00FB18E4"/>
    <w:rsid w:val="00FC0FE4"/>
    <w:rsid w:val="00FC1261"/>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wmf"/><Relationship Id="rId20" Type="http://schemas.openxmlformats.org/officeDocument/2006/relationships/theme" Target="theme/theme1.xml"/><Relationship Id="rId35" Type="http://schemas.microsoft.com/office/2011/relationships/people" Target="people.xml"/><Relationship Id="rId10" Type="http://schemas.openxmlformats.org/officeDocument/2006/relationships/image" Target="media/image5.wmf"/><Relationship Id="rId11" Type="http://schemas.openxmlformats.org/officeDocument/2006/relationships/image" Target="media/image6.wmf"/><Relationship Id="rId12" Type="http://schemas.openxmlformats.org/officeDocument/2006/relationships/image" Target="media/image7.wmf"/><Relationship Id="rId13" Type="http://schemas.openxmlformats.org/officeDocument/2006/relationships/image" Target="media/image8.wmf"/><Relationship Id="rId14" Type="http://schemas.openxmlformats.org/officeDocument/2006/relationships/image" Target="media/image9.wmf"/><Relationship Id="rId15" Type="http://schemas.openxmlformats.org/officeDocument/2006/relationships/image" Target="media/image10.wmf"/><Relationship Id="rId16" Type="http://schemas.openxmlformats.org/officeDocument/2006/relationships/image" Target="media/image11.wmf"/><Relationship Id="rId17" Type="http://schemas.openxmlformats.org/officeDocument/2006/relationships/image" Target="media/image12.wmf"/><Relationship Id="rId18" Type="http://schemas.openxmlformats.org/officeDocument/2006/relationships/image" Target="media/image13.wmf"/><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3682</Words>
  <Characters>77989</Characters>
  <Application>Microsoft Macintosh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12-01T00:10:00Z</dcterms:created>
  <dcterms:modified xsi:type="dcterms:W3CDTF">2015-12-01T00:10:00Z</dcterms:modified>
</cp:coreProperties>
</file>